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142685" w:rsidRPr="00142685" w:rsidRDefault="004C16F1">
      <w:pPr>
        <w:jc w:val="center"/>
        <w:rPr>
          <w:b/>
        </w:rPr>
      </w:pPr>
      <w:r w:rsidRPr="00870E19">
        <w:rPr>
          <w:b/>
        </w:rPr>
        <w:t>Assignment</w:t>
      </w:r>
    </w:p>
    <w:p w:rsidR="002A2A03" w:rsidRDefault="004C16F1">
      <w:pPr>
        <w:jc w:val="center"/>
      </w:pPr>
      <w:r>
        <w:t>Your Name  (First M. Last)</w:t>
      </w:r>
    </w:p>
    <w:p w:rsidR="002A2A03" w:rsidRDefault="004C16F1">
      <w:pPr>
        <w:jc w:val="center"/>
      </w:pPr>
      <w:r>
        <w:t>School or Institution Name (University at Place or Town, State)</w:t>
      </w: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4C16F1" w:rsidP="00142685">
      <w:pPr>
        <w:ind w:firstLine="0"/>
      </w:pPr>
      <w:r>
        <w:t xml:space="preserve"> </w:t>
      </w:r>
    </w:p>
    <w:p w:rsidR="00870E19" w:rsidRDefault="004C16F1" w:rsidP="00F65872">
      <w:pPr>
        <w:pStyle w:val="Title"/>
      </w:pPr>
      <w:r w:rsidRPr="00870E19">
        <w:rPr>
          <w:rFonts w:cs="Times New Roman"/>
          <w:b/>
          <w:bCs w:val="0"/>
          <w:kern w:val="0"/>
          <w:szCs w:val="24"/>
        </w:rPr>
        <w:lastRenderedPageBreak/>
        <w:t>Assignment</w:t>
      </w:r>
    </w:p>
    <w:p w:rsidR="002A2A03" w:rsidRPr="00F236FA" w:rsidRDefault="004C16F1">
      <w:pPr>
        <w:ind w:left="720" w:hanging="720"/>
        <w:rPr>
          <w:b/>
        </w:rPr>
      </w:pPr>
      <w:r w:rsidRPr="00F236FA">
        <w:rPr>
          <w:b/>
        </w:rPr>
        <w:t>Self-reflection:</w:t>
      </w:r>
    </w:p>
    <w:p w:rsidR="007922F7" w:rsidRDefault="004C16F1" w:rsidP="007922F7">
      <w:pPr>
        <w:ind w:firstLine="0"/>
      </w:pPr>
      <w:r>
        <w:t xml:space="preserve">                 Nowadays every firm requires its employees not just to have technical skills, but also set of non-technical and interpersonal skills. </w:t>
      </w:r>
      <w:r w:rsidR="00437D51">
        <w:t>The skill that I require to get an excellent job in a prestigious firm</w:t>
      </w:r>
      <w:r w:rsidR="00674A86">
        <w:t xml:space="preserve"> is the following. </w:t>
      </w:r>
    </w:p>
    <w:p w:rsidR="00674A86" w:rsidRPr="006616FB" w:rsidRDefault="004C16F1" w:rsidP="00F236FA">
      <w:pPr>
        <w:pStyle w:val="ListParagraph"/>
        <w:numPr>
          <w:ilvl w:val="0"/>
          <w:numId w:val="1"/>
        </w:numPr>
        <w:rPr>
          <w:b/>
        </w:rPr>
      </w:pPr>
      <w:r w:rsidRPr="006616FB">
        <w:rPr>
          <w:b/>
        </w:rPr>
        <w:t>Technical skill</w:t>
      </w:r>
      <w:r w:rsidRPr="006616FB">
        <w:rPr>
          <w:b/>
        </w:rPr>
        <w:t xml:space="preserve">s: </w:t>
      </w:r>
    </w:p>
    <w:p w:rsidR="00674A86" w:rsidRDefault="004C16F1" w:rsidP="007922F7">
      <w:pPr>
        <w:ind w:firstLine="0"/>
      </w:pPr>
      <w:r>
        <w:t xml:space="preserve">                  </w:t>
      </w:r>
      <w:r w:rsidR="005053B4">
        <w:t>As an IT student, the most important skill that I need to have</w:t>
      </w:r>
      <w:r w:rsidR="00364417">
        <w:t xml:space="preserve"> are the programming skills, It is essential for an IT expert to have command over all the basic and popular programming languages</w:t>
      </w:r>
      <w:r w:rsidR="00B61224">
        <w:t xml:space="preserve">, i.e. C, C++, Java, PHP, SQL, HTML, CSS, Python, </w:t>
      </w:r>
      <w:r w:rsidR="003B40A1">
        <w:t>Ruby, Go,</w:t>
      </w:r>
      <w:r w:rsidR="00F95295">
        <w:t xml:space="preserve"> </w:t>
      </w:r>
      <w:r w:rsidR="003B40A1">
        <w:t>Matlab, Julia, TensorFlow, Scala, etc.</w:t>
      </w:r>
      <w:r w:rsidR="00F95295">
        <w:t xml:space="preserve"> It is important for an It professional to have command over all the software and tools that are required for completion of the projects and tasks. I have </w:t>
      </w:r>
      <w:r w:rsidR="003605E3">
        <w:t xml:space="preserve">command over all the languages that are mentioned above. I am confident that I have all the technical skills that I require to excel in my career. </w:t>
      </w:r>
    </w:p>
    <w:p w:rsidR="003605E3" w:rsidRPr="006616FB" w:rsidRDefault="004C16F1" w:rsidP="006616FB">
      <w:pPr>
        <w:pStyle w:val="ListParagraph"/>
        <w:numPr>
          <w:ilvl w:val="0"/>
          <w:numId w:val="1"/>
        </w:numPr>
        <w:rPr>
          <w:b/>
        </w:rPr>
      </w:pPr>
      <w:r w:rsidRPr="006616FB">
        <w:rPr>
          <w:b/>
        </w:rPr>
        <w:t>Non-technical and Interpersonal Skills:</w:t>
      </w:r>
    </w:p>
    <w:p w:rsidR="003605E3" w:rsidRDefault="004C16F1" w:rsidP="007922F7">
      <w:pPr>
        <w:ind w:firstLine="0"/>
      </w:pPr>
      <w:r>
        <w:t xml:space="preserve">                  </w:t>
      </w:r>
      <w:r w:rsidR="00F236FA">
        <w:t>All the employer</w:t>
      </w:r>
      <w:r w:rsidR="008B1575">
        <w:t>s</w:t>
      </w:r>
      <w:r w:rsidR="00F236FA">
        <w:t xml:space="preserve"> look for a certain set of non-technical skills in their employees to ensure</w:t>
      </w:r>
      <w:r w:rsidR="008B1575">
        <w:t xml:space="preserve"> they have a dynamic personality. </w:t>
      </w:r>
      <w:r w:rsidR="006616FB">
        <w:t xml:space="preserve">I have great analytical and problem-solving skills. I am a hard worker and can perform great under pressure. I love taking risks and accepting challenges. Once I take a decision I prove it right. I am really creative and always think out of the box. I always ready to try new solutions for the problems. The biggest weakness I have is communication skills. I find it really difficult to communicate with the people that I am not familiar with. </w:t>
      </w:r>
      <w:r w:rsidR="00C80213">
        <w:t xml:space="preserve">I can work in teams and alone. I am an independent thinker and never procrastinate. I am punctual and organized in my all tasks. Emotional intelligence is one of my personality attributes that makes me a perfect candidate for any job. I am well aware of my </w:t>
      </w:r>
    </w:p>
    <w:p w:rsidR="00C80213" w:rsidRDefault="004C16F1" w:rsidP="00F236FA">
      <w:pPr>
        <w:ind w:firstLine="0"/>
      </w:pPr>
      <w:r>
        <w:lastRenderedPageBreak/>
        <w:t>emotions and feelings that why I s</w:t>
      </w:r>
      <w:r>
        <w:t xml:space="preserve">ort them on time so that they don’t affect my progress and productivity. </w:t>
      </w:r>
    </w:p>
    <w:p w:rsidR="00FB183B" w:rsidRPr="00C80213" w:rsidRDefault="004C16F1" w:rsidP="00F236FA">
      <w:pPr>
        <w:ind w:firstLine="0"/>
      </w:pPr>
      <w:r w:rsidRPr="00C80213">
        <w:rPr>
          <w:b/>
        </w:rPr>
        <w:t>Job openings:</w:t>
      </w:r>
    </w:p>
    <w:p w:rsidR="00FB183B" w:rsidRDefault="004C16F1" w:rsidP="00E54146">
      <w:pPr>
        <w:pStyle w:val="ListParagraph"/>
        <w:numPr>
          <w:ilvl w:val="0"/>
          <w:numId w:val="2"/>
        </w:numPr>
      </w:pPr>
      <w:r w:rsidRPr="00E54146">
        <w:t>LSM Latin America Desktop Support Engineer</w:t>
      </w:r>
      <w:r>
        <w:t>.</w:t>
      </w:r>
      <w:r>
        <w:fldChar w:fldCharType="begin"/>
      </w:r>
      <w:r>
        <w:instrText xml:space="preserve"> ADDIN ZOTERO_ITEM CSL_CITATION {"citationID":"V9hci8FQ","properties":{"formattedCitation":"(\\uc0\\u8220{}LSM Latin America </w:instrText>
      </w:r>
      <w:r>
        <w:instrText>Desktop Support Engineer - Miami, FL 33172 - Indeed.com,\\uc0\\u8221{} n.d.)","plainCitation":"(“LSM Latin America Desktop Support Engineer - Miami, FL 33172 - Indeed.com,” n.d.)","noteIndex":0},"citationItems":[{"id":1808,"uris":["http://zotero.org/users/</w:instrText>
      </w:r>
      <w:r>
        <w:instrText>local/KZl8ZL3A/items/DG47NJ54"],"uri":["http://zotero.org/users/local/KZl8ZL3A/items/DG47NJ54"],"itemData":{"id":1808,"type":"webpage","title":"LSM Latin America Desktop Support Engineer - Miami, FL 33172 - Indeed.com","URL":"https://www.indeed.com/viewjob</w:instrText>
      </w:r>
      <w:r>
        <w:instrText>?jk=a2aa3f7e7434b20e&amp;tk=1d88kqb6ghpos801&amp;from=serp&amp;vjs=3&amp;advn=6613095622180756&amp;adid=8974242&amp;sjdu=teYnAu8OgCGxABCwWD3OBGSvNPsXXaEnWLrUq8268_QXNSff-4L1nEpngp6rNGRQ6B1ThLJGp4K4gT1KDFOao8eSPxZCuEl0hMQipV1VPT6vIRhbN2jzOprwFHzzg5eqxOXYwqAWJE_UcoQCNCw6LRlCbhxuJ1N</w:instrText>
      </w:r>
      <w:r>
        <w:instrText>yW7ahYRyxQ0bm15ADDeU6A8w0o9m4K53n5Spd8-3l9sYGjsT4vneCbCnkFr3lfmC_HRdMRuLCNAV1RmY5j64JdbkoK4E6xltiNkrOMQO9KmvfHaVTSV2N0Q","accessed":{"date-parts":[["2019",4,12]]}}}],"schema":"https://github.com/citation-style-language/schema/raw/master/csl-citation.json"}</w:instrText>
      </w:r>
      <w:r>
        <w:instrText xml:space="preserve"> </w:instrText>
      </w:r>
      <w:r>
        <w:fldChar w:fldCharType="separate"/>
      </w:r>
      <w:r w:rsidRPr="00E54146">
        <w:t xml:space="preserve"> ("LSM Latin America Desktop Support Engineer - Miami, FL 33172 - Indeed.com," n.d.) </w:t>
      </w:r>
      <w:r>
        <w:fldChar w:fldCharType="end"/>
      </w:r>
    </w:p>
    <w:p w:rsidR="003E552D" w:rsidRDefault="004C16F1" w:rsidP="003E552D">
      <w:pPr>
        <w:pStyle w:val="ListParagraph"/>
        <w:numPr>
          <w:ilvl w:val="0"/>
          <w:numId w:val="2"/>
        </w:numPr>
      </w:pPr>
      <w:r w:rsidRPr="003E552D">
        <w:t>LSM Latin America Desktop Support Engineer</w:t>
      </w:r>
      <w:r>
        <w:fldChar w:fldCharType="begin"/>
      </w:r>
      <w:r>
        <w:instrText xml:space="preserve"> ADDIN ZOTERO_ITEM CSL_CITATION {"citationID":"jYO42dnn","properties":{"formattedCitation":"(\\uc0\\u8220{}Sr. Network Engineer - Coral Gables, FL - Indeed.com,\\uc0\\u8221{} n.d.)","plainCitation":"(“Sr. Network Engineer - Coral Gables, FL - Indeed.com,” </w:instrText>
      </w:r>
      <w:r>
        <w:instrText xml:space="preserve">n.d.)","noteIndex":0},"citationItems":[{"id":1810,"uris":["http://zotero.org/users/local/KZl8ZL3A/items/BJQ7DRHK"],"uri":["http://zotero.org/users/local/KZl8ZL3A/items/BJQ7DRHK"],"itemData":{"id":1810,"type":"webpage","title":"Sr. Network Engineer - Coral </w:instrText>
      </w:r>
      <w:r>
        <w:instrText>Gables, FL - Indeed.com","URL":"https://www.indeed.com/cmp/Optical-Telecommunications-Inc/jobs/Senior-Network-Engineer-ccfcfc3eceb7e920?sjdu=QwrRXKrqZ3CNX5W-O9jEvUgHuMMcoipLqcCysZb0GioRsBjH982W2TswTqRQhFmqI-MeM2xGDO5G_4uL4PZWkA&amp;tk=1d88kq6b653rb802&amp;adid=274</w:instrText>
      </w:r>
      <w:r>
        <w:instrText xml:space="preserve">020552&amp;vjs=3","accessed":{"date-parts":[["2019",4,12]]}}}],"schema":"https://github.com/citation-style-language/schema/raw/master/csl-citation.json"} </w:instrText>
      </w:r>
      <w:r>
        <w:fldChar w:fldCharType="separate"/>
      </w:r>
      <w:r w:rsidRPr="003E552D">
        <w:t>(“Sr. Network Engineer - Coral Gables, FL - Indeed.com,” n.d.)</w:t>
      </w:r>
      <w:r>
        <w:fldChar w:fldCharType="end"/>
      </w:r>
      <w:r>
        <w:t>.</w:t>
      </w:r>
    </w:p>
    <w:p w:rsidR="003E552D" w:rsidRDefault="004C16F1" w:rsidP="003E552D">
      <w:pPr>
        <w:pStyle w:val="ListParagraph"/>
        <w:numPr>
          <w:ilvl w:val="0"/>
          <w:numId w:val="2"/>
        </w:numPr>
      </w:pPr>
      <w:r w:rsidRPr="003E552D">
        <w:t>IT Support Specialist</w:t>
      </w:r>
      <w:r>
        <w:fldChar w:fldCharType="begin"/>
      </w:r>
      <w:r w:rsidR="00323CE5">
        <w:instrText xml:space="preserve"> ADDIN ZOTERO_ITEM CSL_CITATION {"citationID":"ZEZateKP","properties":{"formattedCitation":"(\\uc0\\u8220{}IT Support Specialist - Coconut Grove, FL 33133 - Indeed.com,\\uc0\\u8221{} n.d.)","plainCitation":"(“IT Support Specialist - Coconut Grove, FL 33133 - Indeed.com,” n.d.)","noteIndex":0},"citationItems":[{"id":1812,"uris":["http://zotero.org/users/local/KZl8ZL3A/items/3DSRQZAH"],"uri":["http://zotero.org/users/local/KZl8ZL3A/items/3DSRQZAH"],"itemData":{"id":1812,"type":"webpage","title":"IT Support Specialist - Coconut Grove, FL 33133 - Indeed.com","URL":"https://www.indeed.com/cmp/One-Park-Financial/jobs/IT-Support-Specialist-48bee6fa44db0ee4?sjdu=QwrRXKrqZ3CNX5W-O9jEvUuVHwIjeM2SdLN2tDGnDs_64J1ZFYFQ9iwFqwYqPdipzVCm1TPKIscJT3FhTxJm4TQ2b9Il319ZICwwVIqdchs&amp;tk=1d88l3c5s53rb802&amp;adid=281139618&amp;vjs=3","accessed":{"date-parts":[["2019",4,12]]}}}],"schema":"https://github.com/citation-style-language/schema/raw/master/csl-citation.json"} </w:instrText>
      </w:r>
      <w:r>
        <w:fldChar w:fldCharType="separate"/>
      </w:r>
      <w:r w:rsidR="00323CE5" w:rsidRPr="00323CE5">
        <w:t>(“IT Support Specialist - Coconut Grove, FL 33133 - Indeed.com,” n.d.)</w:t>
      </w:r>
      <w:r>
        <w:fldChar w:fldCharType="end"/>
      </w:r>
      <w:r>
        <w:t>.</w:t>
      </w:r>
    </w:p>
    <w:p w:rsidR="00323CE5" w:rsidRDefault="004C16F1" w:rsidP="00323CE5">
      <w:pPr>
        <w:pStyle w:val="ListParagraph"/>
        <w:numPr>
          <w:ilvl w:val="0"/>
          <w:numId w:val="2"/>
        </w:numPr>
      </w:pPr>
      <w:r w:rsidRPr="00323CE5">
        <w:t>IT Specialist</w:t>
      </w:r>
      <w:r>
        <w:fldChar w:fldCharType="begin"/>
      </w:r>
      <w:r>
        <w:instrText xml:space="preserve"> ADDI</w:instrText>
      </w:r>
      <w:r>
        <w:instrText>N ZOTERO_ITEM CSL_CITATION {"citationID":"hqeldTm0","properties":{"formattedCitation":"(\\uc0\\u8220{}IT Support Specialist - Coconut Grove, FL 33133 - Indeed.com,\\uc0\\u8221{} n.d.)","plainCitation":"(“IT Support Specialist - Coconut Grove, FL 33133 - In</w:instrText>
      </w:r>
      <w:r>
        <w:instrText>deed.com,” n.d.)","noteIndex":0},"citationItems":[{"id":1812,"uris":["http://zotero.org/users/local/KZl8ZL3A/items/3DSRQZAH"],"uri":["http://zotero.org/users/local/KZl8ZL3A/items/3DSRQZAH"],"itemData":{"id":1812,"type":"webpage","title":"IT Support Special</w:instrText>
      </w:r>
      <w:r>
        <w:instrText>ist - Coconut Grove, FL 33133 - Indeed.com","URL":"https://www.indeed.com/cmp/One-Park-Financial/jobs/IT-Support-Specialist-48bee6fa44db0ee4?sjdu=QwrRXKrqZ3CNX5W-O9jEvUuVHwIjeM2SdLN2tDGnDs_64J1ZFYFQ9iwFqwYqPdipzVCm1TPKIscJT3FhTxJm4TQ2b9Il319ZICwwVIqdchs&amp;tk</w:instrText>
      </w:r>
      <w:r>
        <w:instrText xml:space="preserve">=1d88l3c5s53rb802&amp;adid=281139618&amp;vjs=3","accessed":{"date-parts":[["2019",4,12]]}}}],"schema":"https://github.com/citation-style-language/schema/raw/master/csl-citation.json"} </w:instrText>
      </w:r>
      <w:r>
        <w:fldChar w:fldCharType="separate"/>
      </w:r>
      <w:r w:rsidRPr="00323CE5">
        <w:t>(“IT Support Specialist - Coconut Grove, FL 33133 - Indeed.com,” n.d.)</w:t>
      </w:r>
      <w:r>
        <w:fldChar w:fldCharType="end"/>
      </w:r>
      <w:r>
        <w:t>.</w:t>
      </w:r>
    </w:p>
    <w:p w:rsidR="00323CE5" w:rsidRDefault="004C16F1" w:rsidP="00323CE5">
      <w:pPr>
        <w:pStyle w:val="ListParagraph"/>
        <w:numPr>
          <w:ilvl w:val="0"/>
          <w:numId w:val="2"/>
        </w:numPr>
      </w:pPr>
      <w:r w:rsidRPr="00323CE5">
        <w:t>Infor</w:t>
      </w:r>
      <w:r w:rsidRPr="00323CE5">
        <w:t>mation Technology Assistant</w:t>
      </w:r>
      <w:r>
        <w:fldChar w:fldCharType="begin"/>
      </w:r>
      <w:r w:rsidR="004F4894">
        <w:instrText xml:space="preserve"> ADDIN ZOTERO_ITEM CSL_CITATION {"citationID":"SKQgHipg","properties":{"formattedCitation":"(\\uc0\\u8220{}Information Technology Assistant - Coral Gables, FL - Indeed.com,\\uc0\\u8221{} n.d.)","plainCitation":"(“Information Technology Assistant - Coral Gables, FL - Indeed.com,” n.d.)","noteIndex":0},"citationItems":[{"id":1816,"uris":["http://zotero.org/users/local/KZl8ZL3A/items/6DJZUHWI"],"uri":["http://zotero.org/users/local/KZl8ZL3A/items/6DJZUHWI"],"itemData":{"id":1816,"type":"webpage","title":"Information Technology Assistant - Coral Gables, FL - Indeed.com","URL":"https://www.indeed.com/cmp/Ascendant-Commercial-Insurance,-Inc/jobs/Information-Technology-Assistant-f7cece695065139d?q=it+security&amp;vjs=3","accessed":{"date-parts":[["2019",4,12]]}}}],"schema":"https://github.com/citation-style-language/schema/raw/master/csl-citation.json"} </w:instrText>
      </w:r>
      <w:r>
        <w:fldChar w:fldCharType="separate"/>
      </w:r>
      <w:r w:rsidR="004F4894" w:rsidRPr="004F4894">
        <w:t>(“Information Technology Assistant - Coral Gables, FL - Indeed.com,” n.d.)</w:t>
      </w:r>
      <w:r>
        <w:fldChar w:fldCharType="end"/>
      </w:r>
    </w:p>
    <w:p w:rsidR="004F4894" w:rsidRDefault="004C16F1" w:rsidP="004F4894">
      <w:pPr>
        <w:pStyle w:val="ListParagraph"/>
        <w:numPr>
          <w:ilvl w:val="0"/>
          <w:numId w:val="2"/>
        </w:numPr>
      </w:pPr>
      <w:r w:rsidRPr="004F4894">
        <w:t>Full Stack Developer</w:t>
      </w:r>
      <w:r>
        <w:fldChar w:fldCharType="begin"/>
      </w:r>
      <w:r>
        <w:instrText xml:space="preserve"> ADDIN ZOTERO_ITEM CSL_CITATION {"citationID</w:instrText>
      </w:r>
      <w:r>
        <w:instrText>":"AoKHHe5L","properties":{"formattedCitation":"(\\uc0\\u8220{}Full Stack Developer - Miami, FL 33222 - Indeed.com,\\uc0\\u8221{} n.d.)","plainCitation":"(“Full Stack Developer - Miami, FL 33222 - Indeed.com,” n.d.)","noteIndex":0},"citationItems":[{"id":1</w:instrText>
      </w:r>
      <w:r>
        <w:instrText>818,"uris":["http://zotero.org/users/local/KZl8ZL3A/items/U83IKKS9"],"uri":["http://zotero.org/users/local/KZl8ZL3A/items/U83IKKS9"],"itemData":{"id":1818,"type":"webpage","title":"Full Stack Developer - Miami, FL 33222 - Indeed.com","URL":"https://www.ind</w:instrText>
      </w:r>
      <w:r>
        <w:instrText xml:space="preserve">eed.com/viewjob?jk=aa114dba48dfb427&amp;tk=1d88l8m2v409r802&amp;from=serp&amp;vjs=3","accessed":{"date-parts":[["2019",4,12]]}}}],"schema":"https://github.com/citation-style-language/schema/raw/master/csl-citation.json"} </w:instrText>
      </w:r>
      <w:r>
        <w:fldChar w:fldCharType="separate"/>
      </w:r>
      <w:r w:rsidRPr="004F4894">
        <w:t>(“Full Stack Developer - Miami, FL 33222 - Inde</w:t>
      </w:r>
      <w:r w:rsidRPr="004F4894">
        <w:t>ed.com,” n.d.)</w:t>
      </w:r>
      <w:r>
        <w:fldChar w:fldCharType="end"/>
      </w:r>
    </w:p>
    <w:p w:rsidR="004F4894" w:rsidRDefault="004C16F1" w:rsidP="001332D0">
      <w:pPr>
        <w:pStyle w:val="ListParagraph"/>
        <w:numPr>
          <w:ilvl w:val="0"/>
          <w:numId w:val="2"/>
        </w:numPr>
      </w:pPr>
      <w:r w:rsidRPr="001332D0">
        <w:t>EXECUTIVE OFFICER</w:t>
      </w:r>
      <w:r>
        <w:fldChar w:fldCharType="begin"/>
      </w:r>
      <w:r>
        <w:instrText xml:space="preserve"> ADDIN ZOTERO_ITEM CSL_CITATION {"citationID":"tYTL9hgY","properties":{"formattedCitation":"(\\uc0\\u8220{}EXECUTIVE OFFICER - Homestead AFB, FL - Indeed.com,\\uc0\\u8221{} n.d.)","plainCitation":"(“EXECUTIVE OFFICER - Ho</w:instrText>
      </w:r>
      <w:r>
        <w:instrText>mestead AFB, FL - Indeed.com,” n.d.)","noteIndex":0},"citationItems":[{"id":1820,"uris":["http://zotero.org/users/local/KZl8ZL3A/items/E9BSRG82"],"uri":["http://zotero.org/users/local/KZl8ZL3A/items/E9BSRG82"],"itemData":{"id":1820,"type":"webpage","title"</w:instrText>
      </w:r>
      <w:r>
        <w:instrText>:"EXECUTIVE OFFICER - Homestead AFB, FL - Indeed.com","URL":"https://www.indeed.com/viewjob?jk=dcb6eef9c300fb9d&amp;tk=1d88l8m2v409r802&amp;from=serp&amp;vjs=3","accessed":{"date-parts":[["2019",4,12]]}}}],"schema":"https://github.com/citation-style-language/schema/ra</w:instrText>
      </w:r>
      <w:r>
        <w:instrText xml:space="preserve">w/master/csl-citation.json"} </w:instrText>
      </w:r>
      <w:r>
        <w:fldChar w:fldCharType="separate"/>
      </w:r>
      <w:r w:rsidRPr="001332D0">
        <w:t>(“EXECUTIVE OFFICER - Homestead AFB, FL - Indeed.com,” n.d.)</w:t>
      </w:r>
      <w:r>
        <w:fldChar w:fldCharType="end"/>
      </w:r>
    </w:p>
    <w:p w:rsidR="001332D0" w:rsidRDefault="004C16F1" w:rsidP="001332D0">
      <w:pPr>
        <w:pStyle w:val="ListParagraph"/>
        <w:numPr>
          <w:ilvl w:val="0"/>
          <w:numId w:val="2"/>
        </w:numPr>
      </w:pPr>
      <w:r w:rsidRPr="001332D0">
        <w:t>Web Software Developer (Sierra Vista, AZ)</w:t>
      </w:r>
      <w:r>
        <w:fldChar w:fldCharType="begin"/>
      </w:r>
      <w:r>
        <w:instrText xml:space="preserve"> ADDIN ZOTERO_ITEM CSL_CITATION {"citationID":"9vVhqjvE","properties":{"formattedCitation":"(\\uc0\\u8220{}Web Software De</w:instrText>
      </w:r>
      <w:r>
        <w:instrText>veloper (Sierra Vista, AZ) - United States - Indeed.com,\\uc0\\u8221{} n.d.)","plainCitation":"(“Web Software Developer (Sierra Vista, AZ) - United States - Indeed.com,” n.d.)","noteIndex":0},"citationItems":[{"id":1822,"uris":["http://zotero.org/users/loc</w:instrText>
      </w:r>
      <w:r>
        <w:instrText>al/KZl8ZL3A/items/IHY6PUXY"],"uri":["http://zotero.org/users/local/KZl8ZL3A/items/IHY6PUXY"],"itemData":{"id":1822,"type":"webpage","title":"Web Software Developer (Sierra Vista, AZ) - United States - Indeed.com","URL":"https://www.indeed.com/viewjob?jk=6d</w:instrText>
      </w:r>
      <w:r>
        <w:instrText>3024c1ab0bb8f3&amp;tk=1d88lc9le535v800&amp;from=serp&amp;vjs=3&amp;advn=1088434599155228&amp;adid=281287624&amp;sjdu=0ZFwD5rbjMRcHz87Kzx_g4vCuYcUlfQDT0ZNEwkdaRNOj08oZkkMuIxGSfcvNAv030DwQ3TXh6z4CahQ5yYod8qJoe9rLZLilU3lVGiBxclrc6R3J0gnzpcr_KB0L3cS_ailPslYaWzrpr4-WW1fbEQMpxDd0GM0p4u</w:instrText>
      </w:r>
      <w:r>
        <w:instrText>pDnXy_BtieV0-NOUNJ0Xtciillm1w5pCjr9i_SvDWLvpZ0jzvpmVB2rjNtN5tm1sModc1dOIRQHiXu_rxsDk-ME2HeINCbSimMSgLJdGbJKio7wnx2hsdt2UEU43u9iUUuObN-jNVKOyxgrF5UetY42YQLHBSC6W9cjxjCrIRRQr3yTeTQKjSijoEKh5on8IM80q0aiSUYk8HzPahjqVQoccAKHgCq-1_V2emfZpejWTNTbMEQg","accessed":</w:instrText>
      </w:r>
      <w:r>
        <w:instrText xml:space="preserve">{"date-parts":[["2019",4,12]]}}}],"schema":"https://github.com/citation-style-language/schema/raw/master/csl-citation.json"} </w:instrText>
      </w:r>
      <w:r>
        <w:fldChar w:fldCharType="separate"/>
      </w:r>
      <w:r w:rsidRPr="001332D0">
        <w:t>(“Web Software Developer (Sierra Vista, AZ) - United States - Indeed.com,” n.d.)</w:t>
      </w:r>
      <w:r>
        <w:fldChar w:fldCharType="end"/>
      </w:r>
    </w:p>
    <w:p w:rsidR="005368DD" w:rsidRDefault="004C16F1" w:rsidP="005368DD">
      <w:pPr>
        <w:pStyle w:val="ListParagraph"/>
        <w:numPr>
          <w:ilvl w:val="0"/>
          <w:numId w:val="2"/>
        </w:numPr>
      </w:pPr>
      <w:r w:rsidRPr="005368DD">
        <w:t>Lead Angular Developer - Relocate to Raleigh, N</w:t>
      </w:r>
      <w:r w:rsidRPr="005368DD">
        <w:t>C</w:t>
      </w:r>
      <w:r>
        <w:fldChar w:fldCharType="begin"/>
      </w:r>
      <w:r>
        <w:instrText xml:space="preserve"> ADDIN ZOTERO_ITEM CSL_CITATION {"citationID":"TWCROLCe","properties":{"formattedCitation":"(\\uc0\\u8220{}Lead Angular Developer - Relocate to Raleigh, NC - Miami, FL 33222 - Indeed.com,\\uc0\\u8221{} n.d.)","plainCitation":"(“Lead Angular Developer - Re</w:instrText>
      </w:r>
      <w:r>
        <w:instrText>locate to Raleigh, NC - Miami, FL 33222 - Indeed.com,” n.d.)","noteIndex":0},"citationItems":[{"id":1824,"uris":["http://zotero.org/users/local/KZl8ZL3A/items/AELPVIDM"],"uri":["http://zotero.org/users/local/KZl8ZL3A/items/AELPVIDM"],"itemData":{"id":1824,</w:instrText>
      </w:r>
      <w:r>
        <w:instrText>"type":"webpage","title":"Lead Angular Developer - Relocate to Raleigh, NC - Miami, FL 33222 - Indeed.com","URL":"https://www.indeed.com/viewjob?jk=25d34d212703ab47&amp;tk=1d88lcbce535v800&amp;from=serp&amp;vjs=3&amp;advn=5614217612740155&amp;adid=175523092&amp;sjdu=i6xVERweJM_pV</w:instrText>
      </w:r>
      <w:r>
        <w:instrText xml:space="preserve">Uvgf-Mzud6v7vx4W2vba62rTobId34fjZvD2_PKOVtwJDWslUqt","accessed":{"date-parts":[["2019",4,12]]}}}],"schema":"https://github.com/citation-style-language/schema/raw/master/csl-citation.json"} </w:instrText>
      </w:r>
      <w:r>
        <w:fldChar w:fldCharType="separate"/>
      </w:r>
      <w:r w:rsidRPr="005368DD">
        <w:t>(“Lead Angular Developer - Relocate to Raleigh, NC - Miami, FL 3322</w:t>
      </w:r>
      <w:r w:rsidRPr="005368DD">
        <w:t>2 - Indeed.com,” n.d.)</w:t>
      </w:r>
      <w:r>
        <w:fldChar w:fldCharType="end"/>
      </w:r>
    </w:p>
    <w:p w:rsidR="005368DD" w:rsidRDefault="004C16F1" w:rsidP="005368DD">
      <w:pPr>
        <w:pStyle w:val="ListParagraph"/>
        <w:numPr>
          <w:ilvl w:val="0"/>
          <w:numId w:val="2"/>
        </w:numPr>
      </w:pPr>
      <w:r w:rsidRPr="005368DD">
        <w:t>Front End Web Developer / Designer</w:t>
      </w:r>
      <w:r>
        <w:fldChar w:fldCharType="begin"/>
      </w:r>
      <w:r>
        <w:instrText xml:space="preserve"> ADDIN ZOTERO_ITEM CSL_CITATION {"citationID":"dyUL41eI","properties":{"formattedCitation":"(\\uc0\\u8220{}Front End Web Developer / Designer - South Miami, FL 33143 - Indeed.com,\\uc0\\u8221{} n.</w:instrText>
      </w:r>
      <w:r>
        <w:instrText>d.)","plainCitation":"(“Front End Web Developer / Designer - South Miami, FL 33143 - Indeed.com,” n.d.)","noteIndex":0},"citationItems":[{"id":1826,"uris":["http://zotero.org/users/local/KZl8ZL3A/items/CTUQHA3R"],"uri":["http://zotero.org/users/local/KZl8Z</w:instrText>
      </w:r>
      <w:r>
        <w:instrText>L3A/items/CTUQHA3R"],"itemData":{"id":1826,"type":"webpage","title":"Front End Web Developer / Designer - South Miami, FL 33143 - Indeed.com","URL":"https://www.indeed.com/cmp/Pierson-Media/jobs/Front-End-Web-Developer-f219387b3048c7ed?q=Graphic+developer&amp;</w:instrText>
      </w:r>
      <w:r>
        <w:instrText xml:space="preserve">vjs=3","accessed":{"date-parts":[["2019",4,12]]}}}],"schema":"https://github.com/citation-style-language/schema/raw/master/csl-citation.json"} </w:instrText>
      </w:r>
      <w:r>
        <w:fldChar w:fldCharType="separate"/>
      </w:r>
      <w:r w:rsidRPr="005368DD">
        <w:t>(“Front End Web Developer / Designer - South Miami, FL 33143 - Indeed.com,” n.d.)</w:t>
      </w:r>
      <w:r>
        <w:fldChar w:fldCharType="end"/>
      </w:r>
    </w:p>
    <w:p w:rsidR="005368DD" w:rsidRDefault="004C16F1" w:rsidP="005368DD">
      <w:pPr>
        <w:pStyle w:val="ListParagraph"/>
        <w:numPr>
          <w:ilvl w:val="0"/>
          <w:numId w:val="2"/>
        </w:numPr>
      </w:pPr>
      <w:r w:rsidRPr="005368DD">
        <w:t>Web Developer</w:t>
      </w:r>
      <w:r>
        <w:fldChar w:fldCharType="begin"/>
      </w:r>
      <w:r>
        <w:instrText xml:space="preserve"> ADDIN ZOTERO_I</w:instrText>
      </w:r>
      <w:r>
        <w:instrText>TEM CSL_CITATION {"citationID":"YWUdQ8eB","properties":{"formattedCitation":"(\\uc0\\u8220{}Front End Web Developer / Designer - South Miami, FL 33143 - Indeed.com,\\uc0\\u8221{} n.d.)","plainCitation":"(“Front End Web Developer / Designer - South Miami, F</w:instrText>
      </w:r>
      <w:r>
        <w:instrText xml:space="preserve">L 33143 - Indeed.com,” n.d.)","noteIndex":0},"citationItems":[{"id":1826,"uris":["http://zotero.org/users/local/KZl8ZL3A/items/CTUQHA3R"],"uri":["http://zotero.org/users/local/KZl8ZL3A/items/CTUQHA3R"],"itemData":{"id":1826,"type":"webpage","title":"Front </w:instrText>
      </w:r>
      <w:r>
        <w:instrText>End Web Developer / Designer - South Miami, FL 33143 - Indeed.com","URL":"https://www.indeed.com/cmp/Pierson-Media/jobs/Front-End-Web-Developer-f219387b3048c7ed?q=Graphic+developer&amp;vjs=3","accessed":{"date-parts":[["2019",4,12]]}}}],"schema":"https://githu</w:instrText>
      </w:r>
      <w:r>
        <w:instrText xml:space="preserve">b.com/citation-style-language/schema/raw/master/csl-citation.json"} </w:instrText>
      </w:r>
      <w:r>
        <w:fldChar w:fldCharType="separate"/>
      </w:r>
      <w:r w:rsidRPr="005368DD">
        <w:t>(“Front End Web Developer / Designer - South Miami, FL 33143 - Indeed.com,” n.d.)</w:t>
      </w:r>
      <w:r>
        <w:fldChar w:fldCharType="end"/>
      </w:r>
    </w:p>
    <w:p w:rsidR="005D2E60" w:rsidRDefault="004C16F1" w:rsidP="005D2E60">
      <w:pPr>
        <w:pStyle w:val="ListParagraph"/>
        <w:numPr>
          <w:ilvl w:val="0"/>
          <w:numId w:val="2"/>
        </w:numPr>
      </w:pPr>
      <w:r w:rsidRPr="005D2E60">
        <w:lastRenderedPageBreak/>
        <w:t>Full-Stack Application Developer (Remote)</w:t>
      </w:r>
      <w:r>
        <w:fldChar w:fldCharType="begin"/>
      </w:r>
      <w:r>
        <w:instrText xml:space="preserve"> ADDIN ZOTERO_ITEM CSL_CITATION {"citationID":"duYLofMJ","prop</w:instrText>
      </w:r>
      <w:r>
        <w:instrText>erties":{"formattedCitation":"(\\uc0\\u8220{}Full-Stack Application Developer (Remote) - United States - Indeed.com,\\uc0\\u8221{} n.d.)","plainCitation":"(“Full-Stack Application Developer (Remote) - United States - Indeed.com,” n.d.)","noteIndex":0},"cit</w:instrText>
      </w:r>
      <w:r>
        <w:instrText>ationItems":[{"id":1830,"uris":["http://zotero.org/users/local/KZl8ZL3A/items/Q6C77GUH"],"uri":["http://zotero.org/users/local/KZl8ZL3A/items/Q6C77GUH"],"itemData":{"id":1830,"type":"webpage","title":"Full-Stack Application Developer (Remote) - United Stat</w:instrText>
      </w:r>
      <w:r>
        <w:instrText>es - Indeed.com","URL":"https://www.indeed.com/cmp/Support.com/jobs/Full-Stack-Application-Developer-05b1472587534f42?sjdu=QwrRXKrqZ3CNX5W-O9jEvRQls7y2xdBHzhqWkvhd5FEakwwpesGna4pw3F3Ntf3XwjXRh-Ei8rwF66CRMEKeynmb5pthVMX2YVeMIuAIAtTWx0VBwymo-Nh4rGSJ5evQ&amp;tk=1</w:instrText>
      </w:r>
      <w:r>
        <w:instrText xml:space="preserve">d88lgvdma3pb805&amp;adid=277145963&amp;vjs=3","accessed":{"date-parts":[["2019",4,12]]}}}],"schema":"https://github.com/citation-style-language/schema/raw/master/csl-citation.json"} </w:instrText>
      </w:r>
      <w:r>
        <w:fldChar w:fldCharType="separate"/>
      </w:r>
      <w:r w:rsidRPr="005D2E60">
        <w:t>(“Full-Stack Application Developer (Remote) - United States - Indeed.com,” n.d.)</w:t>
      </w:r>
      <w:r>
        <w:fldChar w:fldCharType="end"/>
      </w:r>
    </w:p>
    <w:p w:rsidR="005D2E60" w:rsidRDefault="004C16F1" w:rsidP="005D2E60">
      <w:pPr>
        <w:pStyle w:val="ListParagraph"/>
        <w:numPr>
          <w:ilvl w:val="0"/>
          <w:numId w:val="2"/>
        </w:numPr>
      </w:pPr>
      <w:r w:rsidRPr="005D2E60">
        <w:t>Business Analyst I - Ormond Beach, FL</w:t>
      </w:r>
      <w:r>
        <w:fldChar w:fldCharType="begin"/>
      </w:r>
      <w:r>
        <w:instrText xml:space="preserve"> ADDIN ZOTERO_ITEM CSL_CITATION {"citationID":"qCyp7Trg","properties":{"formattedCitation":"(\\uc0\\u8220{}Business Analyst I - Ormond Beach, FL - Florida - Indeed.com,\\uc0\\u8221{} n.d.)","plainCitation":"(“Business Analyst I - Ormond Beach, FL - Florida</w:instrText>
      </w:r>
      <w:r>
        <w:instrText xml:space="preserve"> - Indeed.com,” n.d.)","noteIndex":0},"citationItems":[{"id":1832,"uris":["http://zotero.org/users/local/KZl8ZL3A/items/L37Y5H4F"],"uri":["http://zotero.org/users/local/KZl8ZL3A/items/L37Y5H4F"],"itemData":{"id":1832,"type":"webpage","title":"Business Anal</w:instrText>
      </w:r>
      <w:r>
        <w:instrText>yst I - Ormond Beach, FL - Florida - Indeed.com","URL":"https://www.indeed.com/viewjob?jk=fb73d9e8791934cf&amp;tk=1d88lh6c5a1d8800&amp;from=serp&amp;vjs=3&amp;advn=7371754118884563&amp;adid=281320084&amp;sjdu=9qTUNWR4GRxE2aPSbFdHX7AKxBjPMziuyC2tzGWxjkhPjZM5ZDwIu0Qo4-v297D33PM9754</w:instrText>
      </w:r>
      <w:r>
        <w:instrText xml:space="preserve">VsU8Vga9Yl6HS62JHxwOoRcTGElqqTtosl3LLjyofoqiRkRcdosNly7jC","accessed":{"date-parts":[["2019",4,12]]}}}],"schema":"https://github.com/citation-style-language/schema/raw/master/csl-citation.json"} </w:instrText>
      </w:r>
      <w:r>
        <w:fldChar w:fldCharType="separate"/>
      </w:r>
      <w:r w:rsidRPr="005D2E60">
        <w:t>(“Business Analyst I - Ormond Beach, FL - Florida - Indeed.co</w:t>
      </w:r>
      <w:r w:rsidRPr="005D2E60">
        <w:t>m,” n.d.)</w:t>
      </w:r>
      <w:r>
        <w:fldChar w:fldCharType="end"/>
      </w:r>
    </w:p>
    <w:p w:rsidR="005D2E60" w:rsidRDefault="004C16F1" w:rsidP="005D2E60">
      <w:pPr>
        <w:pStyle w:val="ListParagraph"/>
        <w:numPr>
          <w:ilvl w:val="0"/>
          <w:numId w:val="2"/>
        </w:numPr>
      </w:pPr>
      <w:r w:rsidRPr="005D2E60">
        <w:t>Test Architect</w:t>
      </w:r>
      <w:r>
        <w:fldChar w:fldCharType="begin"/>
      </w:r>
      <w:r>
        <w:instrText xml:space="preserve"> ADDIN ZOTERO_ITEM CSL_CITATION {"citationID":"3SBVyXHX","properties":{"formattedCitation":"(\\uc0\\u8220{}Test Architect - Florida - Indeed.com,\\uc0\\u8221{} n.d.)","plainCitation":"(“Test Architect - Florida - Indeed.com,” n.d</w:instrText>
      </w:r>
      <w:r>
        <w:instrText>.)","noteIndex":0},"citationItems":[{"id":1834,"uris":["http://zotero.org/users/local/KZl8ZL3A/items/II9ZRDQB"],"uri":["http://zotero.org/users/local/KZl8ZL3A/items/II9ZRDQB"],"itemData":{"id":1834,"type":"webpage","title":"Test Architect - Florida - Indee</w:instrText>
      </w:r>
      <w:r>
        <w:instrText>d.com","URL":"https://www.indeed.com/viewjob?jk=e83c7b66433d9aae&amp;tk=1d88lh8ema1d8801&amp;from=serp&amp;vjs=3&amp;advn=2026521959955385&amp;adid=250194258&amp;sjdu=E0cNxzrTssWjsrBEGmgQB14YQAuiSAs4BlGREQJFcnbrnBliKdFhkOX_WEJbuRYvtCnRqS_8cNxy4qPkUtfgDtb_NOYvwJ0WtZNs74X-FZ1lPKVdy</w:instrText>
      </w:r>
      <w:r>
        <w:instrText xml:space="preserve">ea6__fVgHzEj31FamqBX-IHusMkub4Id4zGGTQgqX-n4xizGQO27XDk3a4","accessed":{"date-parts":[["2019",4,12]]}}}],"schema":"https://github.com/citation-style-language/schema/raw/master/csl-citation.json"} </w:instrText>
      </w:r>
      <w:r>
        <w:fldChar w:fldCharType="separate"/>
      </w:r>
      <w:r w:rsidRPr="005D2E60">
        <w:t>(“Test Architect - Florida - Indeed.com,” n.d.)</w:t>
      </w:r>
      <w:r>
        <w:fldChar w:fldCharType="end"/>
      </w:r>
    </w:p>
    <w:p w:rsidR="005D2E60" w:rsidRDefault="004C16F1" w:rsidP="005D2E60">
      <w:pPr>
        <w:pStyle w:val="ListParagraph"/>
        <w:numPr>
          <w:ilvl w:val="0"/>
          <w:numId w:val="2"/>
        </w:numPr>
      </w:pPr>
      <w:r w:rsidRPr="005D2E60">
        <w:t>IT Manage</w:t>
      </w:r>
      <w:r w:rsidRPr="005D2E60">
        <w:t>r, Web Administration, Mobility &amp; Desktop Engineering</w:t>
      </w:r>
      <w:r>
        <w:fldChar w:fldCharType="begin"/>
      </w:r>
      <w:r>
        <w:instrText xml:space="preserve"> ADDIN ZOTERO_ITEM CSL_CITATION {"citationID":"PZrGF25G","properties":{"formattedCitation":"(\\uc0\\u8220{}IT Manager, Web Administration, Mobility &amp; Desktop Engineering - Miami, FL 33186 - Indeed.com,\\</w:instrText>
      </w:r>
      <w:r>
        <w:instrText>uc0\\u8221{} n.d.)","plainCitation":"(“IT Manager, Web Administration, Mobility &amp; Desktop Engineering - Miami, FL 33186 - Indeed.com,” n.d.)","noteIndex":0},"citationItems":[{"id":1836,"uris":["http://zotero.org/users/local/KZl8ZL3A/items/DFA7D7J4"],"uri":</w:instrText>
      </w:r>
      <w:r>
        <w:instrText>["http://zotero.org/users/local/KZl8ZL3A/items/DFA7D7J4"],"itemData":{"id":1836,"type":"webpage","title":"IT Manager, Web Administration, Mobility &amp; Desktop Engineering - Miami, FL 33186 - Indeed.com","URL":"https://www.indeed.com/viewjob?jk=bfbe26c53c3d8d</w:instrText>
      </w:r>
      <w:r>
        <w:instrText xml:space="preserve">aa&amp;tk=1d88lgvdma3pb805&amp;from=serp&amp;vjs=3","accessed":{"date-parts":[["2019",4,12]]}}}],"schema":"https://github.com/citation-style-language/schema/raw/master/csl-citation.json"} </w:instrText>
      </w:r>
      <w:r>
        <w:fldChar w:fldCharType="separate"/>
      </w:r>
      <w:r w:rsidRPr="005D2E60">
        <w:t xml:space="preserve">(“IT Manager, Web Administration, Mobility &amp; Desktop Engineering - Miami, FL </w:t>
      </w:r>
      <w:r w:rsidRPr="005D2E60">
        <w:t>33186 - Indeed.com,” n.d.)</w:t>
      </w:r>
      <w:r>
        <w:fldChar w:fldCharType="end"/>
      </w:r>
    </w:p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E54146"/>
    <w:p w:rsidR="00E54146" w:rsidRDefault="00E54146" w:rsidP="00C80213">
      <w:pPr>
        <w:ind w:firstLine="0"/>
      </w:pPr>
    </w:p>
    <w:p w:rsidR="00C80213" w:rsidRDefault="00C80213" w:rsidP="00C80213">
      <w:pPr>
        <w:ind w:firstLine="0"/>
      </w:pPr>
    </w:p>
    <w:p w:rsidR="00E54146" w:rsidRDefault="004C16F1" w:rsidP="00E54146">
      <w:pPr>
        <w:jc w:val="center"/>
        <w:rPr>
          <w:b/>
        </w:rPr>
      </w:pPr>
      <w:r w:rsidRPr="00E54146">
        <w:rPr>
          <w:b/>
        </w:rPr>
        <w:lastRenderedPageBreak/>
        <w:t>References</w:t>
      </w:r>
    </w:p>
    <w:p w:rsidR="005D2E60" w:rsidRPr="005D2E60" w:rsidRDefault="004C16F1" w:rsidP="005D2E6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D2E60">
        <w:t>Business Analyst I - Ormond Beach, FL - Florida - Indeed.com. (n.d.). Retrieved April 12, 2019, from https://www.indeed.com/</w:t>
      </w:r>
      <w:r w:rsidRPr="005D2E60">
        <w:t>viewjob?jk=fb73d9e8791934cf&amp;tk=1d88lh6c5a1d8800&amp;from=serp&amp;vjs=3&amp;advn=7371754118884563&amp;adid=281320084&amp;sjdu=9qTUNWR4GRxE2aPSbFdHX7AKxBjPMziuyC2tzGWxjkhPjZM5ZDwIu0Qo4-v297D33PM9754VsU8Vga9Yl6HS62JHxwOoRcTGElqqTtosl3LLjyofoqiRkRcdosNly7jC</w:t>
      </w:r>
    </w:p>
    <w:p w:rsidR="005D2E60" w:rsidRPr="005D2E60" w:rsidRDefault="004C16F1" w:rsidP="005D2E60">
      <w:pPr>
        <w:pStyle w:val="Bibliography"/>
      </w:pPr>
      <w:r w:rsidRPr="005D2E60">
        <w:t>EXECUTIVE OFFICER - H</w:t>
      </w:r>
      <w:r w:rsidRPr="005D2E60">
        <w:t>omestead AFB, FL - Indeed.com. (n.d.). Retrieved April 12, 2019, from https://www.indeed.com/viewjob?jk=dcb6eef9c300fb9d&amp;tk=1d88l8m2v409r802&amp;from=serp&amp;vjs=3</w:t>
      </w:r>
    </w:p>
    <w:p w:rsidR="005D2E60" w:rsidRPr="005D2E60" w:rsidRDefault="004C16F1" w:rsidP="005D2E60">
      <w:pPr>
        <w:pStyle w:val="Bibliography"/>
      </w:pPr>
      <w:r w:rsidRPr="005D2E60">
        <w:t>Front End Web Developer / Designer - South Miami, FL 33143 - Indeed.com. (n.d.). Retrieved April 12</w:t>
      </w:r>
      <w:r w:rsidRPr="005D2E60">
        <w:t>, 2019, from https://www.indeed.com/cmp/Pierson-Media/jobs/Front-End-Web-Developer-f219387b3048c7ed?q=Graphic+developer&amp;vjs=3</w:t>
      </w:r>
    </w:p>
    <w:p w:rsidR="005D2E60" w:rsidRPr="005D2E60" w:rsidRDefault="004C16F1" w:rsidP="005D2E60">
      <w:pPr>
        <w:pStyle w:val="Bibliography"/>
      </w:pPr>
      <w:r w:rsidRPr="005D2E60">
        <w:t>Full Stack Developer - Miami, FL 33222 - Indeed.com. (n.d.). Retrieved April 12, 2019, from https://www.indeed.com/viewjob?jk=aa11</w:t>
      </w:r>
      <w:r w:rsidRPr="005D2E60">
        <w:t>4dba48dfb427&amp;tk=1d88l8m2v409r802&amp;from=serp&amp;vjs=3</w:t>
      </w:r>
    </w:p>
    <w:p w:rsidR="005D2E60" w:rsidRPr="005D2E60" w:rsidRDefault="004C16F1" w:rsidP="005D2E60">
      <w:pPr>
        <w:pStyle w:val="Bibliography"/>
      </w:pPr>
      <w:r w:rsidRPr="005D2E60">
        <w:t>Full-Stack Application Developer (Remote) - United States - Indeed.com. (n.d.). Retrieved April 12, 2019, from https://www.indeed.com/cmp/Support.com/jobs/Full-Stack-Application-Developer-05b1472587534f42?sj</w:t>
      </w:r>
      <w:r w:rsidRPr="005D2E60">
        <w:t>du=QwrRXKrqZ3CNX5W-O9jEvRQls7y2xdBHzhqWkvhd5FEakwwpesGna4pw3F3Ntf3XwjXRh-</w:t>
      </w:r>
      <w:r w:rsidRPr="005D2E60">
        <w:lastRenderedPageBreak/>
        <w:t>Ei8rwF66CRMEKeynmb5pthVMX2YVeMIuAIAtTWx0VBwymo-Nh4rGSJ5evQ&amp;tk=1d88lgvdma3pb805&amp;adid=277145963&amp;vjs=3</w:t>
      </w:r>
    </w:p>
    <w:p w:rsidR="005D2E60" w:rsidRPr="005D2E60" w:rsidRDefault="004C16F1" w:rsidP="005D2E60">
      <w:pPr>
        <w:pStyle w:val="Bibliography"/>
      </w:pPr>
      <w:r w:rsidRPr="005D2E60">
        <w:t>Information Technology Assistant - Coral Gables, FL - Indeed.com. (n.d.). Retrieved</w:t>
      </w:r>
      <w:r w:rsidRPr="005D2E60">
        <w:t xml:space="preserve"> April 12, 2019, from https://www.indeed.com/cmp/Ascendant-Commercial-Insurance,-Inc/jobs/Information-Technology-Assistant-f7cece695065139d?q=it+security&amp;vjs=3</w:t>
      </w:r>
    </w:p>
    <w:p w:rsidR="005D2E60" w:rsidRPr="005D2E60" w:rsidRDefault="004C16F1" w:rsidP="005D2E60">
      <w:pPr>
        <w:pStyle w:val="Bibliography"/>
      </w:pPr>
      <w:r w:rsidRPr="005D2E60">
        <w:t xml:space="preserve">IT Manager, Web Administration, Mobility &amp; Desktop Engineering - Miami, FL 33186 - Indeed.com. </w:t>
      </w:r>
      <w:r w:rsidRPr="005D2E60">
        <w:t>(n.d.). Retrieved April 12, 2019, from https://www.indeed.com/viewjob?jk=bfbe26c53c3d8daa&amp;tk=1d88lgvdma3pb805&amp;from=serp&amp;vjs=3</w:t>
      </w:r>
    </w:p>
    <w:p w:rsidR="005D2E60" w:rsidRPr="005D2E60" w:rsidRDefault="004C16F1" w:rsidP="005D2E60">
      <w:pPr>
        <w:pStyle w:val="Bibliography"/>
      </w:pPr>
      <w:r w:rsidRPr="005D2E60">
        <w:t>IT Support Specialist - Coconut Grove, FL 33133 - Indeed.com. (n.d.). Retrieved April 12, 2019, from https://www.indeed.com/cmp/On</w:t>
      </w:r>
      <w:r w:rsidRPr="005D2E60">
        <w:t>e-Park-Financial/jobs/IT-Support-Specialist-48bee6fa44db0ee4?sjdu=QwrRXKrqZ3CNX5W-O9jEvUuVHwIjeM2SdLN2tDGnDs_64J1ZFYFQ9iwFqwYqPdipzVCm1TPKIscJT3FhTxJm4TQ2b9Il319ZICwwVIqdchs&amp;tk=1d88l3c5s53rb802&amp;adid=281139618&amp;vjs=3</w:t>
      </w:r>
    </w:p>
    <w:p w:rsidR="005D2E60" w:rsidRPr="005D2E60" w:rsidRDefault="004C16F1" w:rsidP="005D2E60">
      <w:pPr>
        <w:pStyle w:val="Bibliography"/>
      </w:pPr>
      <w:r w:rsidRPr="005D2E60">
        <w:t>Lead Angular Developer - Relocate to Rale</w:t>
      </w:r>
      <w:r w:rsidRPr="005D2E60">
        <w:t>igh, NC - Miami, FL 33222 - Indeed.com. (n.d.). Retrieved April 12, 2019, from https://www.indeed.com/viewjob?jk=25d34d212703ab47&amp;tk=1d88lcbce535v800&amp;from=serp&amp;vjs=3&amp;advn=5614217612740155&amp;adid=175523092&amp;sjdu=i6xVERweJM_pVUvgf-Mzud6v7vx4W2vba62rTobId34fjZvD</w:t>
      </w:r>
      <w:r w:rsidRPr="005D2E60">
        <w:t>2_PKOVtwJDWslUqt</w:t>
      </w:r>
    </w:p>
    <w:p w:rsidR="005D2E60" w:rsidRPr="005D2E60" w:rsidRDefault="004C16F1" w:rsidP="005D2E60">
      <w:pPr>
        <w:pStyle w:val="Bibliography"/>
      </w:pPr>
      <w:r w:rsidRPr="005D2E60">
        <w:t>LSM Latin America Desktop Support Engineer - Miami, FL 33172 - Indeed.com. (n.d.). Retrieved April 12, 2019, from https://www.indeed.com/viewjob?jk=a2aa3f7e7434b20e&amp;tk=1d88kqb6ghpos801&amp;from=serp&amp;vjs=3&amp;advn=6613095622180756&amp;adid=8974242&amp;sjd</w:t>
      </w:r>
      <w:r w:rsidRPr="005D2E60">
        <w:t>u=teYnAu8OgCGxABCw</w:t>
      </w:r>
      <w:r w:rsidRPr="005D2E60">
        <w:lastRenderedPageBreak/>
        <w:t>WD3OBGSvNPsXXaEnWLrUq8268_QXNSff-4L1nEpngp6rNGRQ6B1ThLJGp4K4gT1KDFOao8eSPxZCuEl0hMQipV1VPT6vIRhbN2jzOprwFHzzg5eqxOXYwqAWJE_UcoQCNCw6LRlCbhxuJ1NyW7ahYRyxQ0bm15ADDeU6A8w0o9m4K53n5Spd8-3l9sYGjsT4vneCbCnkFr3lfmC_HRdMRuLCNAV1RmY5j64JdbkoK4E6xl</w:t>
      </w:r>
      <w:r w:rsidRPr="005D2E60">
        <w:t>tiNkrOMQO9KmvfHaVTSV2N0Q</w:t>
      </w:r>
    </w:p>
    <w:p w:rsidR="005D2E60" w:rsidRPr="005D2E60" w:rsidRDefault="004C16F1" w:rsidP="005D2E60">
      <w:pPr>
        <w:pStyle w:val="Bibliography"/>
      </w:pPr>
      <w:r w:rsidRPr="005D2E60">
        <w:t>Sr. Network Engineer - Coral Gables, FL - Indeed.com. (n.d.). Retrieved April 12, 2019, from https://www.indeed.com/cmp/Optical-Telecommunications-Inc/jobs/Senior-Network-Engineer-ccfcfc3eceb7e920?sjdu=QwrRXKrqZ3CNX5W-O9jEvUgHuMMco</w:t>
      </w:r>
      <w:r w:rsidRPr="005D2E60">
        <w:t>ipLqcCysZb0GioRsBjH982W2TswTqRQhFmqI-MeM2xGDO5G_4uL4PZWkA&amp;tk=1d88kq6b653rb802&amp;adid=274020552&amp;vjs=3</w:t>
      </w:r>
    </w:p>
    <w:p w:rsidR="005D2E60" w:rsidRPr="005D2E60" w:rsidRDefault="004C16F1" w:rsidP="005D2E60">
      <w:pPr>
        <w:pStyle w:val="Bibliography"/>
      </w:pPr>
      <w:r w:rsidRPr="005D2E60">
        <w:t>Test Architect - Florida - Indeed.com. (n.d.). Retrieved April 12, 2019, from https://www.indeed.com/viewjob?jk=e83c7b66433d9aae&amp;tk=1d88lh8ema1d8801&amp;from=ser</w:t>
      </w:r>
      <w:r w:rsidRPr="005D2E60">
        <w:t>p&amp;vjs=3&amp;advn=2026521959955385&amp;adid=250194258&amp;sjdu=E0cNxzrTssWjsrBEGmgQB14YQAuiSAs4BlGREQJFcnbrnBliKdFhkOX_WEJbuRYvtCnRqS_8cNxy4qPkUtfgDtb_NOYvwJ0WtZNs74X-FZ1lPKVdyea6__fVgHzEj31FamqBX-IHusMkub4Id4zGGTQgqX-n4xizGQO27XDk3a4</w:t>
      </w:r>
    </w:p>
    <w:p w:rsidR="005D2E60" w:rsidRPr="005D2E60" w:rsidRDefault="004C16F1" w:rsidP="005D2E60">
      <w:pPr>
        <w:pStyle w:val="Bibliography"/>
      </w:pPr>
      <w:r w:rsidRPr="005D2E60">
        <w:t>Web Software Developer (Sierra Vis</w:t>
      </w:r>
      <w:r w:rsidRPr="005D2E60">
        <w:t>ta, AZ) - United States - Indeed.com. (n.d.). Retrieved April 12, 2019, from https://www.indeed.com/viewjob?jk=6d3024c1ab0bb8f3&amp;tk=1d88lc9le535v800&amp;from=serp&amp;vjs=3&amp;advn=1088434599155228&amp;adid=281287624&amp;sjdu=0ZFwD5rbjMRcHz87Kzx_g4vCuYcUlfQDT0ZNEwkdaRNOj08oZk</w:t>
      </w:r>
      <w:r w:rsidRPr="005D2E60">
        <w:t>kMuIxGSfcvNAv030DwQ3TXh6z4CahQ5yYod8qJoe9rLZLilU3lVGiBxclrc6R3J0gnzpcr_KB0L3cS_ailPslYaWzrpr4-</w:t>
      </w:r>
      <w:r w:rsidRPr="005D2E60">
        <w:lastRenderedPageBreak/>
        <w:t>WW1fbEQMpxDd0GM0p4upDnXy_BtieV0-NOUNJ0Xtciillm1w5pCjr9i_SvDWLvpZ0jzvpmVB2rjNtN5tm1sModc1dOIRQHiXu_rxsDk-ME2HeINCbSimMSgLJdGbJKio7wnx2hsdt2UEU43u9iUUuObN-jNVKOyxgr</w:t>
      </w:r>
      <w:r w:rsidRPr="005D2E60">
        <w:t>F5UetY42YQLHBSC6W9cjxjCrIRRQr3yTeTQKjSijoEKh5on8IM80q0aiSUYk8HzPahjqVQoccAKHgCq-1_V2emfZpejWTNTbMEQg</w:t>
      </w:r>
    </w:p>
    <w:p w:rsidR="00E54146" w:rsidRPr="003E552D" w:rsidRDefault="004C16F1" w:rsidP="00E54146">
      <w:r>
        <w:fldChar w:fldCharType="end"/>
      </w:r>
    </w:p>
    <w:sectPr w:rsidR="00E54146" w:rsidRPr="003E552D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16F1" w:rsidRDefault="004C16F1">
      <w:pPr>
        <w:spacing w:line="240" w:lineRule="auto"/>
      </w:pPr>
      <w:r>
        <w:separator/>
      </w:r>
    </w:p>
  </w:endnote>
  <w:endnote w:type="continuationSeparator" w:id="0">
    <w:p w:rsidR="004C16F1" w:rsidRDefault="004C16F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16F1" w:rsidRDefault="004C16F1">
      <w:pPr>
        <w:spacing w:line="240" w:lineRule="auto"/>
      </w:pPr>
      <w:r>
        <w:separator/>
      </w:r>
    </w:p>
  </w:footnote>
  <w:footnote w:type="continuationSeparator" w:id="0">
    <w:p w:rsidR="004C16F1" w:rsidRDefault="004C16F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C16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C16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47D63">
      <w:rPr>
        <w:rStyle w:val="PageNumber"/>
        <w:noProof/>
      </w:rPr>
      <w:t>8</w:t>
    </w:r>
    <w:r>
      <w:rPr>
        <w:rStyle w:val="PageNumber"/>
      </w:rPr>
      <w:fldChar w:fldCharType="end"/>
    </w:r>
  </w:p>
  <w:p w:rsidR="002A2A03" w:rsidRDefault="004C16F1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4C16F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47D63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4C16F1">
    <w:pPr>
      <w:ind w:right="360" w:firstLine="0"/>
    </w:pPr>
    <w:r>
      <w:t xml:space="preserve">Running head: </w:t>
    </w:r>
    <w:r>
      <w:t>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501F49"/>
    <w:multiLevelType w:val="hybridMultilevel"/>
    <w:tmpl w:val="D05E2C78"/>
    <w:lvl w:ilvl="0" w:tplc="47445C1A">
      <w:start w:val="1"/>
      <w:numFmt w:val="decimal"/>
      <w:lvlText w:val="%1."/>
      <w:lvlJc w:val="left"/>
      <w:pPr>
        <w:ind w:left="720" w:hanging="360"/>
      </w:pPr>
    </w:lvl>
    <w:lvl w:ilvl="1" w:tplc="DADCCF42" w:tentative="1">
      <w:start w:val="1"/>
      <w:numFmt w:val="lowerLetter"/>
      <w:lvlText w:val="%2."/>
      <w:lvlJc w:val="left"/>
      <w:pPr>
        <w:ind w:left="1440" w:hanging="360"/>
      </w:pPr>
    </w:lvl>
    <w:lvl w:ilvl="2" w:tplc="979A8248" w:tentative="1">
      <w:start w:val="1"/>
      <w:numFmt w:val="lowerRoman"/>
      <w:lvlText w:val="%3."/>
      <w:lvlJc w:val="right"/>
      <w:pPr>
        <w:ind w:left="2160" w:hanging="180"/>
      </w:pPr>
    </w:lvl>
    <w:lvl w:ilvl="3" w:tplc="737E4BFA" w:tentative="1">
      <w:start w:val="1"/>
      <w:numFmt w:val="decimal"/>
      <w:lvlText w:val="%4."/>
      <w:lvlJc w:val="left"/>
      <w:pPr>
        <w:ind w:left="2880" w:hanging="360"/>
      </w:pPr>
    </w:lvl>
    <w:lvl w:ilvl="4" w:tplc="26C0FAEE" w:tentative="1">
      <w:start w:val="1"/>
      <w:numFmt w:val="lowerLetter"/>
      <w:lvlText w:val="%5."/>
      <w:lvlJc w:val="left"/>
      <w:pPr>
        <w:ind w:left="3600" w:hanging="360"/>
      </w:pPr>
    </w:lvl>
    <w:lvl w:ilvl="5" w:tplc="39E43B98" w:tentative="1">
      <w:start w:val="1"/>
      <w:numFmt w:val="lowerRoman"/>
      <w:lvlText w:val="%6."/>
      <w:lvlJc w:val="right"/>
      <w:pPr>
        <w:ind w:left="4320" w:hanging="180"/>
      </w:pPr>
    </w:lvl>
    <w:lvl w:ilvl="6" w:tplc="AB9AD5A8" w:tentative="1">
      <w:start w:val="1"/>
      <w:numFmt w:val="decimal"/>
      <w:lvlText w:val="%7."/>
      <w:lvlJc w:val="left"/>
      <w:pPr>
        <w:ind w:left="5040" w:hanging="360"/>
      </w:pPr>
    </w:lvl>
    <w:lvl w:ilvl="7" w:tplc="35DED042" w:tentative="1">
      <w:start w:val="1"/>
      <w:numFmt w:val="lowerLetter"/>
      <w:lvlText w:val="%8."/>
      <w:lvlJc w:val="left"/>
      <w:pPr>
        <w:ind w:left="5760" w:hanging="360"/>
      </w:pPr>
    </w:lvl>
    <w:lvl w:ilvl="8" w:tplc="2F5AE2B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DCD2F8E"/>
    <w:multiLevelType w:val="hybridMultilevel"/>
    <w:tmpl w:val="86CCE484"/>
    <w:lvl w:ilvl="0" w:tplc="57DE39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320C10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3C016B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A84F0A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5E85D5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7DC9B5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260600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358B87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1E4DD3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gUA9IwNvCwAAAA="/>
  </w:docVars>
  <w:rsids>
    <w:rsidRoot w:val="00CF29F0"/>
    <w:rsid w:val="0000793A"/>
    <w:rsid w:val="000B0A32"/>
    <w:rsid w:val="000F4778"/>
    <w:rsid w:val="00105F10"/>
    <w:rsid w:val="00127528"/>
    <w:rsid w:val="001332D0"/>
    <w:rsid w:val="00142685"/>
    <w:rsid w:val="001A0A79"/>
    <w:rsid w:val="001F3549"/>
    <w:rsid w:val="00285C01"/>
    <w:rsid w:val="002A2A03"/>
    <w:rsid w:val="002D2DDF"/>
    <w:rsid w:val="00300E9F"/>
    <w:rsid w:val="00323CE5"/>
    <w:rsid w:val="00351E3D"/>
    <w:rsid w:val="003605E3"/>
    <w:rsid w:val="00364417"/>
    <w:rsid w:val="00366BB8"/>
    <w:rsid w:val="003B40A1"/>
    <w:rsid w:val="003B6118"/>
    <w:rsid w:val="003E552D"/>
    <w:rsid w:val="00437D51"/>
    <w:rsid w:val="00486B2F"/>
    <w:rsid w:val="004C16F1"/>
    <w:rsid w:val="004F4894"/>
    <w:rsid w:val="005053B4"/>
    <w:rsid w:val="005368DD"/>
    <w:rsid w:val="00573DB2"/>
    <w:rsid w:val="00582647"/>
    <w:rsid w:val="005D2E60"/>
    <w:rsid w:val="00616C6F"/>
    <w:rsid w:val="006616FB"/>
    <w:rsid w:val="00674A86"/>
    <w:rsid w:val="006939B3"/>
    <w:rsid w:val="006A6D5F"/>
    <w:rsid w:val="007435A1"/>
    <w:rsid w:val="007878AD"/>
    <w:rsid w:val="007922F7"/>
    <w:rsid w:val="00864733"/>
    <w:rsid w:val="00870E19"/>
    <w:rsid w:val="00883BA8"/>
    <w:rsid w:val="008B1575"/>
    <w:rsid w:val="00934FDC"/>
    <w:rsid w:val="00AB3FD1"/>
    <w:rsid w:val="00AC18FB"/>
    <w:rsid w:val="00AF6065"/>
    <w:rsid w:val="00B61224"/>
    <w:rsid w:val="00B64B1E"/>
    <w:rsid w:val="00BA5D20"/>
    <w:rsid w:val="00C67138"/>
    <w:rsid w:val="00C80213"/>
    <w:rsid w:val="00CF29F0"/>
    <w:rsid w:val="00D375F9"/>
    <w:rsid w:val="00E02D34"/>
    <w:rsid w:val="00E31FC0"/>
    <w:rsid w:val="00E354EE"/>
    <w:rsid w:val="00E47D63"/>
    <w:rsid w:val="00E54146"/>
    <w:rsid w:val="00EB2644"/>
    <w:rsid w:val="00ED07B9"/>
    <w:rsid w:val="00F236FA"/>
    <w:rsid w:val="00F341BC"/>
    <w:rsid w:val="00F65872"/>
    <w:rsid w:val="00F95295"/>
    <w:rsid w:val="00FB18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F236FA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E552D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F236FA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E552D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3310</Words>
  <Characters>18873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221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Hira Tauseef</cp:lastModifiedBy>
  <cp:revision>2</cp:revision>
  <dcterms:created xsi:type="dcterms:W3CDTF">2019-04-12T15:12:00Z</dcterms:created>
  <dcterms:modified xsi:type="dcterms:W3CDTF">2019-04-12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2PvcCzJ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